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302CAF58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3D4FA2F4" w14:textId="77777777" w:rsidR="00E614DD" w:rsidRDefault="002C20A7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332B3844" w14:textId="77777777" w:rsidR="00E614DD" w:rsidRDefault="002C20A7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1C1A6970" w14:textId="77777777" w:rsidR="00E614DD" w:rsidRDefault="002C20A7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3C4BB445" w14:textId="77777777" w:rsidR="00E614DD" w:rsidRDefault="002B61F3" w:rsidP="002B61F3">
      <w:pPr>
        <w:pStyle w:val="Title"/>
        <w:jc w:val="left"/>
      </w:pPr>
      <w:r>
        <w:tab/>
      </w:r>
      <w:r>
        <w:tab/>
      </w:r>
      <w:r>
        <w:tab/>
      </w:r>
      <w:r>
        <w:tab/>
      </w:r>
      <w:r>
        <w:tab/>
      </w:r>
      <w:r>
        <w:tab/>
        <w:t>Assignment 3</w:t>
      </w:r>
    </w:p>
    <w:p w14:paraId="3F4F98F4" w14:textId="19E462DE" w:rsidR="002B61F3" w:rsidRDefault="00706008" w:rsidP="002B61F3">
      <w:r>
        <w:t xml:space="preserve">SQL is a language to deal with relational databases and is </w:t>
      </w:r>
      <w:r w:rsidR="00265E71">
        <w:t xml:space="preserve">an </w:t>
      </w:r>
      <w:r>
        <w:t>acronym of Structured Query Language. SQL is a way to give direct instruction</w:t>
      </w:r>
      <w:r w:rsidR="00907F66">
        <w:t>s</w:t>
      </w:r>
      <w:r>
        <w:t xml:space="preserve"> to the relational databases to perform certain operations.  By using SQL, one can insert, delete, update, </w:t>
      </w:r>
      <w:r w:rsidR="001531FA">
        <w:t>drop, create</w:t>
      </w:r>
      <w:r w:rsidR="00907F66">
        <w:t>,</w:t>
      </w:r>
      <w:r w:rsidR="001531FA">
        <w:t xml:space="preserve"> </w:t>
      </w:r>
      <w:r>
        <w:t>and search the records of the databases</w:t>
      </w:r>
      <w:r w:rsidR="001531FA">
        <w:t xml:space="preserve"> that means all the possible functions a user may </w:t>
      </w:r>
      <w:r w:rsidR="00163E0A">
        <w:t>apply on a database</w:t>
      </w:r>
      <w:r>
        <w:t xml:space="preserve">. </w:t>
      </w:r>
      <w:r w:rsidR="009F4292">
        <w:t xml:space="preserve">SQL has its own syntax like other programming languages and is quite simple and easy to understand. </w:t>
      </w:r>
      <w:r w:rsidR="00163E0A">
        <w:t>SQL is extensively used in all the popular Datab</w:t>
      </w:r>
      <w:r w:rsidR="00F25006">
        <w:t>a</w:t>
      </w:r>
      <w:r w:rsidR="00163E0A">
        <w:t>se Managem</w:t>
      </w:r>
      <w:r w:rsidR="00F25006">
        <w:t>e</w:t>
      </w:r>
      <w:r w:rsidR="00163E0A">
        <w:t xml:space="preserve">nt </w:t>
      </w:r>
      <w:r w:rsidR="00F25006">
        <w:t xml:space="preserve">systems (DBMS) including Oracle, MySQL, </w:t>
      </w:r>
      <w:r w:rsidR="00A7474D">
        <w:t xml:space="preserve">Sybase </w:t>
      </w:r>
      <w:r w:rsidR="00821DD7">
        <w:t>and Ingress etc</w:t>
      </w:r>
      <w:r w:rsidR="00B82A75">
        <w:t>.</w:t>
      </w:r>
      <w:r w:rsidR="00B63180">
        <w:fldChar w:fldCharType="begin"/>
      </w:r>
      <w:r w:rsidR="00B63180">
        <w:instrText xml:space="preserve"> ADDIN ZOTERO_ITEM CSL_CITATION {"citationID":"moPgRBZo","properties":{"formattedCitation":"(\\uc0\\u8220{}What Is a Database?\\uc0\\u8221{})","plainCitation":"(“What Is a Database?”)","noteIndex":0},"citationItems":[{"id":393,"uris":["http://zotero.org/users/local/5OlhLovK/items/GRZ97J2K"],"uri":["http://zotero.org/users/local/5OlhLovK/items/GRZ97J2K"],"itemData":{"id":393,"type":"webpage","abstract":"This definition explains database, an assortment of data that is organized to be easily accessed, managed and updated, and range from relational databases to cloud databases.","container-title":"SearchSQLServer","language":"en","title":"What is a Database? - Definition from WhatIs.com","title-short":"What is a Database?","URL":"https://searchsqlserver.techtarget.com/definition/database","accessed":{"date-parts":[["2020",1,22]]}}}],"schema":"https://github.com/citation-style-language/schema/raw/master/csl-citation.json"} </w:instrText>
      </w:r>
      <w:r w:rsidR="00B63180">
        <w:fldChar w:fldCharType="separate"/>
      </w:r>
      <w:r w:rsidR="00B63180" w:rsidRPr="00B63180">
        <w:rPr>
          <w:rFonts w:ascii="Times New Roman" w:hAnsi="Times New Roman" w:cs="Times New Roman"/>
        </w:rPr>
        <w:t>(“What Is a Database?”)</w:t>
      </w:r>
      <w:r w:rsidR="00B63180">
        <w:fldChar w:fldCharType="end"/>
      </w:r>
      <w:r w:rsidR="00821DD7">
        <w:t xml:space="preserve">. </w:t>
      </w:r>
      <w:r w:rsidR="003E1B82">
        <w:t xml:space="preserve">Each function has its statements and syntax to follow in order to execute the instructions. </w:t>
      </w:r>
      <w:r w:rsidR="00AC5973">
        <w:t xml:space="preserve">For example, </w:t>
      </w:r>
      <w:r w:rsidR="00265E71">
        <w:t xml:space="preserve">a </w:t>
      </w:r>
      <w:r w:rsidR="00AC5973">
        <w:t xml:space="preserve">SELECT statement is used to select any entry </w:t>
      </w:r>
      <w:r w:rsidR="00697514">
        <w:t>to retrieve data and then INSERT, DELETE, UPDATE</w:t>
      </w:r>
      <w:r w:rsidR="00842216">
        <w:t xml:space="preserve">, CREATE, DROP statements are used according to the requirement. </w:t>
      </w:r>
    </w:p>
    <w:p w14:paraId="6BAB92F8" w14:textId="02E63407" w:rsidR="00B427C6" w:rsidRDefault="002B3679" w:rsidP="002B61F3">
      <w:r>
        <w:t xml:space="preserve">There are various fields in the </w:t>
      </w:r>
      <w:r w:rsidRPr="0005718F">
        <w:t xml:space="preserve">market </w:t>
      </w:r>
      <w:r w:rsidR="0005718F">
        <w:t xml:space="preserve">where SQL programmers are in demand in order to handle databases and </w:t>
      </w:r>
      <w:r w:rsidR="00DC56D0">
        <w:t>to perform other functions. An SQL programmer writes queries, designs tables and make</w:t>
      </w:r>
      <w:r w:rsidR="00265E71">
        <w:t>s</w:t>
      </w:r>
      <w:r w:rsidR="00DC56D0">
        <w:t xml:space="preserve"> sure that the queries </w:t>
      </w:r>
      <w:r w:rsidR="0073467D">
        <w:t xml:space="preserve">are performed and operated at optimal speed. </w:t>
      </w:r>
      <w:r w:rsidR="0028337D">
        <w:t xml:space="preserve">Jobs </w:t>
      </w:r>
      <w:r w:rsidR="00265E71">
        <w:t>that</w:t>
      </w:r>
      <w:r w:rsidR="0028337D">
        <w:t xml:space="preserve"> require SQL skills include office administration, maintaining records of college students, </w:t>
      </w:r>
      <w:r w:rsidR="00E43E7C">
        <w:t xml:space="preserve">SQL developer, Database Administrator, </w:t>
      </w:r>
      <w:r w:rsidR="00564701">
        <w:t xml:space="preserve">Database Analyst or Oracle developer. </w:t>
      </w:r>
      <w:r w:rsidR="00265E71">
        <w:t>The j</w:t>
      </w:r>
      <w:r w:rsidR="00564701">
        <w:t>ob description of an SQL expert include</w:t>
      </w:r>
      <w:r w:rsidR="00265E71">
        <w:t>s</w:t>
      </w:r>
      <w:r w:rsidR="002C1BFB">
        <w:t>:</w:t>
      </w:r>
      <w:r w:rsidR="00757324">
        <w:t xml:space="preserve"> </w:t>
      </w:r>
      <w:r w:rsidR="00317832">
        <w:t xml:space="preserve">coding and designing databases for data storage, modeling data to develop database structure, </w:t>
      </w:r>
      <w:r w:rsidR="001A23A4">
        <w:t xml:space="preserve">improving </w:t>
      </w:r>
      <w:r w:rsidR="00265E71">
        <w:t xml:space="preserve">the </w:t>
      </w:r>
      <w:r w:rsidR="001A23A4">
        <w:t>performance of the database by creating table indexes, and creat</w:t>
      </w:r>
      <w:r w:rsidR="007A638F">
        <w:t>ing</w:t>
      </w:r>
      <w:r w:rsidR="001A23A4">
        <w:t xml:space="preserve"> optimized queries while working with web and application developers. </w:t>
      </w:r>
      <w:r w:rsidR="005B116C">
        <w:t xml:space="preserve">For large </w:t>
      </w:r>
      <w:r w:rsidR="005B116C">
        <w:lastRenderedPageBreak/>
        <w:t xml:space="preserve">and complex databases, an expert level SQL developer must be selected because it involves expertise and experience to be able to </w:t>
      </w:r>
      <w:r w:rsidR="00D66DD4">
        <w:t xml:space="preserve">run and execute SQL queries in a reduced time of a few seconds to </w:t>
      </w:r>
      <w:r w:rsidR="006146ED">
        <w:t>milliseconds</w:t>
      </w:r>
      <w:r w:rsidR="00D66DD4">
        <w:t xml:space="preserve">. </w:t>
      </w:r>
      <w:r w:rsidR="006146ED">
        <w:t xml:space="preserve">Before making the decision of selection of a SQL expert/developer, it is important to specify the </w:t>
      </w:r>
      <w:r w:rsidR="00671718">
        <w:t xml:space="preserve">services which are required from the person so that selection is done according to the required level. </w:t>
      </w:r>
    </w:p>
    <w:p w14:paraId="30321521" w14:textId="77777777" w:rsidR="00671718" w:rsidRDefault="00671718" w:rsidP="002B61F3"/>
    <w:p w14:paraId="0C614F29" w14:textId="77777777" w:rsidR="00AC761F" w:rsidRDefault="00AC761F" w:rsidP="00AC761F">
      <w:pPr>
        <w:pStyle w:val="ListParagraph"/>
        <w:numPr>
          <w:ilvl w:val="0"/>
          <w:numId w:val="23"/>
        </w:numPr>
      </w:pPr>
      <w:r>
        <w:t xml:space="preserve"> Run </w:t>
      </w:r>
      <w:r w:rsidR="00265E71">
        <w:t xml:space="preserve">the </w:t>
      </w:r>
      <w:r>
        <w:t xml:space="preserve">SQL command and discuss what it does? </w:t>
      </w:r>
    </w:p>
    <w:p w14:paraId="0C2685E7" w14:textId="77777777" w:rsidR="00AC761F" w:rsidRDefault="00AC761F" w:rsidP="00AC761F"/>
    <w:p w14:paraId="3CEBB6A0" w14:textId="77777777" w:rsidR="00AC761F" w:rsidRDefault="00AC761F" w:rsidP="00AC761F">
      <w:r w:rsidRPr="00AC761F">
        <w:t>SELECT *FROM Countries;</w:t>
      </w:r>
    </w:p>
    <w:p w14:paraId="39C9EB72" w14:textId="77777777" w:rsidR="00AC761F" w:rsidRDefault="00AC761F" w:rsidP="00AC761F"/>
    <w:p w14:paraId="125A4DA8" w14:textId="77777777" w:rsidR="006918AC" w:rsidRDefault="006918AC" w:rsidP="00AC761F">
      <w:r>
        <w:rPr>
          <w:noProof/>
          <w:lang w:eastAsia="en-US"/>
        </w:rPr>
        <w:drawing>
          <wp:inline distT="0" distB="0" distL="0" distR="0" wp14:anchorId="3370753D" wp14:editId="7C4E6A17">
            <wp:extent cx="5943600" cy="2654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5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61E652" w14:textId="77777777" w:rsidR="00671718" w:rsidRDefault="00671718" w:rsidP="002B61F3"/>
    <w:p w14:paraId="1FCDABC9" w14:textId="77777777" w:rsidR="00CA604C" w:rsidRPr="002B61F3" w:rsidRDefault="00CA604C" w:rsidP="002B61F3"/>
    <w:p w14:paraId="30440940" w14:textId="35386028" w:rsidR="002B61F3" w:rsidRDefault="006918AC" w:rsidP="006918AC">
      <w:r>
        <w:t xml:space="preserve">In SQL, </w:t>
      </w:r>
      <w:r w:rsidR="00265E71">
        <w:t xml:space="preserve">the </w:t>
      </w:r>
      <w:r>
        <w:t xml:space="preserve">SELECT statement is used in order to select data from a particular database. In </w:t>
      </w:r>
      <w:r w:rsidR="00A47827">
        <w:t xml:space="preserve">a database, data is stored in the form of tables </w:t>
      </w:r>
      <w:r w:rsidR="00265E71">
        <w:t>that</w:t>
      </w:r>
      <w:r w:rsidR="00A47827">
        <w:t xml:space="preserve"> are organized </w:t>
      </w:r>
      <w:r w:rsidR="00B1167B">
        <w:t>in the form of rows and columns</w:t>
      </w:r>
      <w:r w:rsidR="00265E71">
        <w:fldChar w:fldCharType="begin"/>
      </w:r>
      <w:r w:rsidR="00265E71">
        <w:instrText xml:space="preserve"> ADDIN ZOTERO_ITEM CSL_CITATION {"citationID":"va5mgPwE","properties":{"formattedCitation":"(Projects, \\uc0\\u8220{}SQL Fiddle | A Tool for Easy Online Testing and Sharing of Database Problems and Their Solutions.\\uc0\\u8221{})","plainCitation":"(Projects, “SQL Fiddle | A Tool for Easy Online Testing and Sharing of Database Problems and Their Solutions.”)","noteIndex":0},"citationItems":[{"id":389,"uris":["http://zotero.org/users/local/5OlhLovK/items/T47C66QG"],"uri":["http://zotero.org/users/local/5OlhLovK/items/T47C66QG"],"itemData":{"id":389,"type":"webpage","abstract":"Application for testing and sharing SQL queries.","container-title":"SQL Fiddle","title":"SQL Fiddle | A tool for easy online testing and sharing of database problems and their solutions.","URL":"http://sqlfiddle.com/","author":[{"family":"Projects","given":"Z. Z. Z."}],"accessed":{"date-parts":[["2020",1,22]]}}}],"schema":"https://github.com/citation-style-language/schema/raw/master/csl-citation.json"} </w:instrText>
      </w:r>
      <w:r w:rsidR="00265E71">
        <w:fldChar w:fldCharType="separate"/>
      </w:r>
      <w:r w:rsidR="00265E71" w:rsidRPr="00265E71">
        <w:rPr>
          <w:rFonts w:ascii="Times New Roman" w:hAnsi="Times New Roman" w:cs="Times New Roman"/>
        </w:rPr>
        <w:t xml:space="preserve">(Projects, “SQL Fiddle | A Tool for Easy Online Testing and Sharing of Database </w:t>
      </w:r>
      <w:r w:rsidR="00265E71" w:rsidRPr="00265E71">
        <w:rPr>
          <w:rFonts w:ascii="Times New Roman" w:hAnsi="Times New Roman" w:cs="Times New Roman"/>
        </w:rPr>
        <w:lastRenderedPageBreak/>
        <w:t>Problems and Their Solutions.”)</w:t>
      </w:r>
      <w:r w:rsidR="00265E71">
        <w:fldChar w:fldCharType="end"/>
      </w:r>
      <w:r w:rsidR="00B1167B">
        <w:t xml:space="preserve">. By using SELECT statement, one can select any table from the database. In this example, we have a Table </w:t>
      </w:r>
      <w:r w:rsidR="003968FE">
        <w:t>of “</w:t>
      </w:r>
      <w:r w:rsidR="00B1167B">
        <w:t>Countries</w:t>
      </w:r>
      <w:r w:rsidR="003968FE">
        <w:t>” and</w:t>
      </w:r>
      <w:r w:rsidR="00B1167B">
        <w:t xml:space="preserve"> by using</w:t>
      </w:r>
      <w:r w:rsidR="003D7009">
        <w:t xml:space="preserve"> the</w:t>
      </w:r>
      <w:r w:rsidR="00B1167B">
        <w:t xml:space="preserve"> SELECT statement, </w:t>
      </w:r>
      <w:r w:rsidR="004A7115">
        <w:t xml:space="preserve">the whole table is selected and displayed as shown above. </w:t>
      </w:r>
    </w:p>
    <w:p w14:paraId="3D239DD0" w14:textId="77777777" w:rsidR="004A7115" w:rsidRDefault="004A7115" w:rsidP="006918AC"/>
    <w:p w14:paraId="1A6A0BEE" w14:textId="77777777" w:rsidR="004874A8" w:rsidRDefault="004874A8" w:rsidP="006918AC">
      <w:r>
        <w:t>(B)</w:t>
      </w:r>
    </w:p>
    <w:p w14:paraId="71587B5B" w14:textId="77777777" w:rsidR="004874A8" w:rsidRDefault="004874A8" w:rsidP="006918AC">
      <w:r>
        <w:t xml:space="preserve">Replace and Run </w:t>
      </w:r>
      <w:r w:rsidR="00265E71">
        <w:t xml:space="preserve">the </w:t>
      </w:r>
      <w:r>
        <w:t xml:space="preserve">SQL command below and discuss what it does? </w:t>
      </w:r>
    </w:p>
    <w:p w14:paraId="6A81405A" w14:textId="77777777" w:rsidR="004874A8" w:rsidRDefault="004874A8" w:rsidP="006918AC"/>
    <w:p w14:paraId="7B8EA4EB" w14:textId="77777777" w:rsidR="004874A8" w:rsidRDefault="004874A8" w:rsidP="006918AC">
      <w:r>
        <w:t>SELECT*</w:t>
      </w:r>
    </w:p>
    <w:p w14:paraId="2A59BE9D" w14:textId="77777777" w:rsidR="004874A8" w:rsidRDefault="004874A8" w:rsidP="006918AC">
      <w:r>
        <w:t>FROM Countries</w:t>
      </w:r>
    </w:p>
    <w:p w14:paraId="4FF24E99" w14:textId="77777777" w:rsidR="004874A8" w:rsidRDefault="004874A8" w:rsidP="006918AC">
      <w:r>
        <w:t>WHERE (</w:t>
      </w:r>
      <w:proofErr w:type="spellStart"/>
      <w:r w:rsidR="00E671FD">
        <w:t>ContinentCode</w:t>
      </w:r>
      <w:proofErr w:type="spellEnd"/>
      <w:r w:rsidR="00E671FD">
        <w:t xml:space="preserve"> = ‘AS’)</w:t>
      </w:r>
    </w:p>
    <w:p w14:paraId="1DBE1AF3" w14:textId="77777777" w:rsidR="00E07B9D" w:rsidRDefault="00E07B9D" w:rsidP="006918AC"/>
    <w:p w14:paraId="211CAE2D" w14:textId="77777777" w:rsidR="00E07B9D" w:rsidRDefault="00E07B9D" w:rsidP="006918AC">
      <w:r>
        <w:t xml:space="preserve">In these lines of code, we have used </w:t>
      </w:r>
      <w:r w:rsidR="00265E71">
        <w:t xml:space="preserve">the </w:t>
      </w:r>
      <w:r>
        <w:t xml:space="preserve">WHERE clause, which is used to further specify and filter the research. </w:t>
      </w:r>
      <w:r w:rsidR="00002CC7">
        <w:t xml:space="preserve">In Countries Table, there is a column of </w:t>
      </w:r>
      <w:proofErr w:type="spellStart"/>
      <w:r w:rsidR="00002CC7">
        <w:t>CountryCode</w:t>
      </w:r>
      <w:proofErr w:type="spellEnd"/>
      <w:r w:rsidR="00002CC7">
        <w:t xml:space="preserve"> which has codes of all the countries included </w:t>
      </w:r>
      <w:r w:rsidR="00265E71">
        <w:t xml:space="preserve">in the table. </w:t>
      </w:r>
      <w:r w:rsidR="00002CC7">
        <w:t xml:space="preserve">‘AS’ is the code of India and Laos </w:t>
      </w:r>
      <w:r w:rsidR="001565F2">
        <w:t xml:space="preserve">so, the SQL command displays all the table entries/information of India and Laos as shown below. </w:t>
      </w:r>
    </w:p>
    <w:p w14:paraId="6452BC47" w14:textId="77777777" w:rsidR="00E07B9D" w:rsidRDefault="00E07B9D" w:rsidP="006918AC"/>
    <w:p w14:paraId="550DD804" w14:textId="77777777" w:rsidR="00E07B9D" w:rsidRDefault="00E07B9D" w:rsidP="006918AC">
      <w:r>
        <w:rPr>
          <w:noProof/>
          <w:lang w:eastAsia="en-US"/>
        </w:rPr>
        <w:drawing>
          <wp:inline distT="0" distB="0" distL="0" distR="0" wp14:anchorId="6748F8C0" wp14:editId="757BDC73">
            <wp:extent cx="5943600" cy="2112645"/>
            <wp:effectExtent l="0" t="0" r="0" b="19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12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2504B2" w14:textId="77777777" w:rsidR="00E671FD" w:rsidRDefault="00E671FD" w:rsidP="006918AC"/>
    <w:p w14:paraId="1A31E214" w14:textId="77777777" w:rsidR="002B61F3" w:rsidRDefault="002B61F3" w:rsidP="002B61F3"/>
    <w:p w14:paraId="06BAE2B3" w14:textId="77777777" w:rsidR="002B61F3" w:rsidRDefault="001565F2" w:rsidP="002B61F3">
      <w:r>
        <w:t>(C). Write your own SQL code which searches the cont</w:t>
      </w:r>
      <w:r w:rsidR="001774C5">
        <w:t>in</w:t>
      </w:r>
      <w:r>
        <w:t>ent, ‘</w:t>
      </w:r>
      <w:r w:rsidR="00174A8C">
        <w:t>North A</w:t>
      </w:r>
      <w:r>
        <w:t>merica</w:t>
      </w:r>
      <w:r w:rsidR="00174A8C">
        <w:t>’.</w:t>
      </w:r>
    </w:p>
    <w:p w14:paraId="4A97A0CD" w14:textId="77777777" w:rsidR="00174A8C" w:rsidRDefault="00174A8C" w:rsidP="002B61F3"/>
    <w:p w14:paraId="3600C605" w14:textId="77777777" w:rsidR="00473A53" w:rsidRDefault="00473A53" w:rsidP="002B61F3">
      <w:r>
        <w:t xml:space="preserve">In order to search </w:t>
      </w:r>
      <w:r w:rsidR="00265E71">
        <w:t xml:space="preserve">the </w:t>
      </w:r>
      <w:r>
        <w:t xml:space="preserve">continent of North America, we specify the column of Country name by using </w:t>
      </w:r>
      <w:r w:rsidR="00265E71">
        <w:t xml:space="preserve">the </w:t>
      </w:r>
      <w:r>
        <w:t xml:space="preserve">WHERE clause in the table Countries. The code for this query is </w:t>
      </w:r>
    </w:p>
    <w:p w14:paraId="56B976B8" w14:textId="77777777" w:rsidR="00473A53" w:rsidRDefault="00473A53" w:rsidP="00473A53">
      <w:r>
        <w:t>SELECT*</w:t>
      </w:r>
    </w:p>
    <w:p w14:paraId="240C66EF" w14:textId="77777777" w:rsidR="00473A53" w:rsidRDefault="00473A53" w:rsidP="00473A53">
      <w:r>
        <w:t>FROM Countries</w:t>
      </w:r>
    </w:p>
    <w:p w14:paraId="0AD59C7E" w14:textId="77777777" w:rsidR="00473A53" w:rsidRDefault="00473A53" w:rsidP="00473A53">
      <w:r>
        <w:t>WHERE (</w:t>
      </w:r>
      <w:proofErr w:type="spellStart"/>
      <w:r>
        <w:t>CountryName</w:t>
      </w:r>
      <w:proofErr w:type="spellEnd"/>
      <w:r>
        <w:t xml:space="preserve"> = 'United States');</w:t>
      </w:r>
    </w:p>
    <w:p w14:paraId="3FE1540E" w14:textId="77777777" w:rsidR="00473A53" w:rsidRDefault="00473A53" w:rsidP="00473A53"/>
    <w:p w14:paraId="42628576" w14:textId="77777777" w:rsidR="00473A53" w:rsidRDefault="00473A53" w:rsidP="00473A53">
      <w:r>
        <w:rPr>
          <w:noProof/>
          <w:lang w:eastAsia="en-US"/>
        </w:rPr>
        <w:drawing>
          <wp:inline distT="0" distB="0" distL="0" distR="0" wp14:anchorId="2BC52DE7" wp14:editId="467EAFCA">
            <wp:extent cx="5943600" cy="185674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56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6DAAE" w14:textId="77777777" w:rsidR="009515A1" w:rsidRDefault="009515A1" w:rsidP="00473A53"/>
    <w:p w14:paraId="142024BF" w14:textId="77777777" w:rsidR="009515A1" w:rsidRDefault="009515A1" w:rsidP="00473A53">
      <w:r>
        <w:t xml:space="preserve">The database displays the entries of </w:t>
      </w:r>
      <w:r w:rsidR="00265E71">
        <w:t xml:space="preserve">the </w:t>
      </w:r>
      <w:r>
        <w:t>database with information of continent North America</w:t>
      </w:r>
      <w:r w:rsidR="00EB1A1B">
        <w:t xml:space="preserve"> with continent code ‘NA’ along with other information including its Capital, c</w:t>
      </w:r>
      <w:r w:rsidR="00265E71">
        <w:t xml:space="preserve">urrency </w:t>
      </w:r>
      <w:r w:rsidR="00EB1A1B">
        <w:t>code</w:t>
      </w:r>
      <w:r w:rsidR="00265E71">
        <w:t>, ISO Numeric, ISO, Id</w:t>
      </w:r>
      <w:bookmarkStart w:id="0" w:name="_GoBack"/>
      <w:bookmarkEnd w:id="0"/>
      <w:r w:rsidR="00265E71">
        <w:t xml:space="preserve"> and country name details</w:t>
      </w:r>
      <w:r w:rsidR="00265E71">
        <w:fldChar w:fldCharType="begin"/>
      </w:r>
      <w:r w:rsidR="00265E71">
        <w:instrText xml:space="preserve"> ADDIN ZOTERO_ITEM CSL_CITATION {"citationID":"OCx6MgLt","properties":{"formattedCitation":"(Projects, \\uc0\\u8220{}SQL Fiddle | A Tool for Easy Online Testing and Sharing of Database Problems and Their Solutions.\\uc0\\u8221{})","plainCitation":"(Projects, “SQL Fiddle | A Tool for Easy Online Testing and Sharing of Database Problems and Their Solutions.”)","noteIndex":0},"citationItems":[{"id":391,"uris":["http://zotero.org/users/local/5OlhLovK/items/E259DQUZ"],"uri":["http://zotero.org/users/local/5OlhLovK/items/E259DQUZ"],"itemData":{"id":391,"type":"webpage","abstract":"Application for testing and sharing SQL queries.","container-title":"SQL Fiddle","title":"SQL Fiddle | A tool for easy online testing and sharing of database problems and their solutions.","URL":"http://sqlfiddle.com/","author":[{"family":"Projects","given":"Z. Z. Z."}],"accessed":{"date-parts":[["2020",1,22]]}}}],"schema":"https://github.com/citation-style-language/schema/raw/master/csl-citation.json"} </w:instrText>
      </w:r>
      <w:r w:rsidR="00265E71">
        <w:fldChar w:fldCharType="separate"/>
      </w:r>
      <w:r w:rsidR="00265E71" w:rsidRPr="00265E71">
        <w:rPr>
          <w:rFonts w:ascii="Times New Roman" w:hAnsi="Times New Roman" w:cs="Times New Roman"/>
        </w:rPr>
        <w:t>(Projects, “SQL Fiddle | A Tool for Easy Online Testing and Sharing of Database Problems and Their Solutions.”)</w:t>
      </w:r>
      <w:r w:rsidR="00265E71">
        <w:fldChar w:fldCharType="end"/>
      </w:r>
      <w:r w:rsidR="00265E71">
        <w:t xml:space="preserve">.  </w:t>
      </w:r>
    </w:p>
    <w:p w14:paraId="302E7D91" w14:textId="77777777" w:rsidR="00265E71" w:rsidRDefault="00265E71" w:rsidP="00473A53"/>
    <w:p w14:paraId="0293F6C6" w14:textId="77777777" w:rsidR="00265E71" w:rsidRDefault="00265E71" w:rsidP="00473A53"/>
    <w:p w14:paraId="016ECE45" w14:textId="77777777" w:rsidR="00265E71" w:rsidRDefault="00265E71" w:rsidP="00473A53"/>
    <w:p w14:paraId="12EBD35C" w14:textId="77777777" w:rsidR="00265E71" w:rsidRDefault="00265E71" w:rsidP="00473A53"/>
    <w:p w14:paraId="7C1833EC" w14:textId="77777777" w:rsidR="00265E71" w:rsidRDefault="00265E71" w:rsidP="00473A53"/>
    <w:p w14:paraId="478CEB10" w14:textId="77777777" w:rsidR="00265E71" w:rsidRDefault="00265E71" w:rsidP="00473A53"/>
    <w:p w14:paraId="04229A4F" w14:textId="77777777" w:rsidR="00265E71" w:rsidRDefault="00265E71" w:rsidP="00473A53">
      <w:r>
        <w:t>Works Cited:</w:t>
      </w:r>
    </w:p>
    <w:p w14:paraId="3E8685D7" w14:textId="77777777" w:rsidR="00B63180" w:rsidRDefault="00B63180" w:rsidP="00B63180">
      <w:pPr>
        <w:ind w:left="720" w:hanging="720"/>
      </w:pPr>
      <w:r>
        <w:t xml:space="preserve">“What Is a Database? - Definition from WhatIs.Com.” </w:t>
      </w:r>
      <w:proofErr w:type="spellStart"/>
      <w:r>
        <w:rPr>
          <w:rStyle w:val="Emphasis"/>
        </w:rPr>
        <w:t>SearchSQLServer</w:t>
      </w:r>
      <w:proofErr w:type="spellEnd"/>
      <w:r>
        <w:t>, https://searchsqlserver.techtarget.com/definition/database. Accessed 22 Jan. 2020.</w:t>
      </w:r>
    </w:p>
    <w:p w14:paraId="49C96B56" w14:textId="77777777" w:rsidR="00B63180" w:rsidRPr="00B63180" w:rsidRDefault="00265E71" w:rsidP="00B63180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B63180">
        <w:instrText xml:space="preserve"> ADDIN ZOTERO_BIBL {"uncited":[],"omitted":[],"custom":[]} CSL_BIBLIOGRAPHY </w:instrText>
      </w:r>
      <w:r>
        <w:fldChar w:fldCharType="separate"/>
      </w:r>
      <w:r w:rsidR="00B63180" w:rsidRPr="00B63180">
        <w:rPr>
          <w:rFonts w:ascii="Times New Roman" w:hAnsi="Times New Roman" w:cs="Times New Roman"/>
        </w:rPr>
        <w:t xml:space="preserve">Projects, Z. Z. Z. “SQL Fiddle | A Tool for Easy Online Testing and Sharing of Database Problems and Their Solutions.” </w:t>
      </w:r>
      <w:r w:rsidR="00B63180" w:rsidRPr="00B63180">
        <w:rPr>
          <w:rFonts w:ascii="Times New Roman" w:hAnsi="Times New Roman" w:cs="Times New Roman"/>
          <w:i/>
          <w:iCs/>
        </w:rPr>
        <w:t>SQL Fiddle</w:t>
      </w:r>
      <w:r w:rsidR="00B63180" w:rsidRPr="00B63180">
        <w:rPr>
          <w:rFonts w:ascii="Times New Roman" w:hAnsi="Times New Roman" w:cs="Times New Roman"/>
        </w:rPr>
        <w:t>, http://sqlfiddle.com/. Accessed 22 Jan. 2020.</w:t>
      </w:r>
    </w:p>
    <w:p w14:paraId="4F27A11A" w14:textId="77777777" w:rsidR="00B63180" w:rsidRPr="00B63180" w:rsidRDefault="00B63180" w:rsidP="00B63180">
      <w:pPr>
        <w:pStyle w:val="Bibliography"/>
        <w:rPr>
          <w:rFonts w:ascii="Times New Roman" w:hAnsi="Times New Roman" w:cs="Times New Roman"/>
        </w:rPr>
      </w:pPr>
      <w:r w:rsidRPr="00B63180">
        <w:rPr>
          <w:rFonts w:ascii="Times New Roman" w:hAnsi="Times New Roman" w:cs="Times New Roman"/>
        </w:rPr>
        <w:t xml:space="preserve">---. “SQL Fiddle | A Tool for Easy Online Testing and Sharing of Database Problems and Their Solutions.” </w:t>
      </w:r>
      <w:r w:rsidRPr="00B63180">
        <w:rPr>
          <w:rFonts w:ascii="Times New Roman" w:hAnsi="Times New Roman" w:cs="Times New Roman"/>
          <w:i/>
          <w:iCs/>
        </w:rPr>
        <w:t>SQL Fiddle</w:t>
      </w:r>
      <w:r w:rsidRPr="00B63180">
        <w:rPr>
          <w:rFonts w:ascii="Times New Roman" w:hAnsi="Times New Roman" w:cs="Times New Roman"/>
        </w:rPr>
        <w:t>, http://sqlfiddle.com/. Accessed 22 Jan. 2020.</w:t>
      </w:r>
    </w:p>
    <w:p w14:paraId="3E5C3AA3" w14:textId="77777777" w:rsidR="00B63180" w:rsidRPr="00B63180" w:rsidRDefault="00B63180" w:rsidP="00B63180">
      <w:pPr>
        <w:pStyle w:val="Bibliography"/>
        <w:rPr>
          <w:rFonts w:ascii="Times New Roman" w:hAnsi="Times New Roman" w:cs="Times New Roman"/>
        </w:rPr>
      </w:pPr>
      <w:r w:rsidRPr="00B63180">
        <w:rPr>
          <w:rFonts w:ascii="Times New Roman" w:hAnsi="Times New Roman" w:cs="Times New Roman"/>
        </w:rPr>
        <w:t xml:space="preserve">“What Is a Database? - Definition from WhatIs.Com.” </w:t>
      </w:r>
      <w:r w:rsidRPr="00B63180">
        <w:rPr>
          <w:rFonts w:ascii="Times New Roman" w:hAnsi="Times New Roman" w:cs="Times New Roman"/>
          <w:i/>
          <w:iCs/>
        </w:rPr>
        <w:t>SearchSQLServer</w:t>
      </w:r>
      <w:r w:rsidRPr="00B63180">
        <w:rPr>
          <w:rFonts w:ascii="Times New Roman" w:hAnsi="Times New Roman" w:cs="Times New Roman"/>
        </w:rPr>
        <w:t>, https://searchsqlserver.techtarget.com/definition/database. Accessed 22 Jan. 2020.</w:t>
      </w:r>
    </w:p>
    <w:p w14:paraId="73425109" w14:textId="77777777" w:rsidR="00265E71" w:rsidRDefault="00265E71" w:rsidP="00473A53">
      <w:r>
        <w:fldChar w:fldCharType="end"/>
      </w:r>
    </w:p>
    <w:p w14:paraId="522BAD98" w14:textId="77777777" w:rsidR="00473A53" w:rsidRDefault="00473A53" w:rsidP="00473A53">
      <w:pPr>
        <w:ind w:firstLine="0"/>
      </w:pPr>
    </w:p>
    <w:p w14:paraId="70AF8CA3" w14:textId="77777777" w:rsidR="00174A8C" w:rsidRDefault="00174A8C" w:rsidP="002B61F3"/>
    <w:p w14:paraId="19B3430D" w14:textId="77777777" w:rsidR="00174A8C" w:rsidRDefault="00174A8C" w:rsidP="002B61F3"/>
    <w:p w14:paraId="0D200AB0" w14:textId="77777777" w:rsidR="00174A8C" w:rsidRDefault="00174A8C" w:rsidP="002B61F3"/>
    <w:p w14:paraId="2146C7EC" w14:textId="77777777" w:rsidR="002B61F3" w:rsidRPr="002B61F3" w:rsidRDefault="002B61F3" w:rsidP="002B61F3"/>
    <w:sectPr w:rsidR="002B61F3" w:rsidRPr="002B61F3">
      <w:headerReference w:type="default" r:id="rId11"/>
      <w:headerReference w:type="first" r:id="rId12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61ED31" w14:textId="77777777" w:rsidR="002C20A7" w:rsidRDefault="002C20A7">
      <w:pPr>
        <w:spacing w:line="240" w:lineRule="auto"/>
      </w:pPr>
      <w:r>
        <w:separator/>
      </w:r>
    </w:p>
  </w:endnote>
  <w:endnote w:type="continuationSeparator" w:id="0">
    <w:p w14:paraId="7B83EAF1" w14:textId="77777777" w:rsidR="002C20A7" w:rsidRDefault="002C20A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298FB9" w14:textId="77777777" w:rsidR="002C20A7" w:rsidRDefault="002C20A7">
      <w:pPr>
        <w:spacing w:line="240" w:lineRule="auto"/>
      </w:pPr>
      <w:r>
        <w:separator/>
      </w:r>
    </w:p>
  </w:footnote>
  <w:footnote w:type="continuationSeparator" w:id="0">
    <w:p w14:paraId="2BC95567" w14:textId="77777777" w:rsidR="002C20A7" w:rsidRDefault="002C20A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EB0C84" w14:textId="77777777" w:rsidR="00E614DD" w:rsidRDefault="002C20A7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163042">
      <w:rPr>
        <w:noProof/>
      </w:rPr>
      <w:t>5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C0DEFA" w14:textId="77777777" w:rsidR="00E614DD" w:rsidRDefault="002C20A7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B036FB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C7B1D70"/>
    <w:multiLevelType w:val="hybridMultilevel"/>
    <w:tmpl w:val="A05C6196"/>
    <w:lvl w:ilvl="0" w:tplc="476A07AC">
      <w:start w:val="1"/>
      <w:numFmt w:val="upperLetter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1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2"/>
  </w:num>
  <w:num w:numId="21">
    <w:abstractNumId w:val="13"/>
  </w:num>
  <w:num w:numId="22">
    <w:abstractNumId w:val="20"/>
  </w:num>
  <w:num w:numId="23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wNzK3sDQAQkNDEyUdpeDU4uLM/DyQAqNaAKT9vG8sAAAA"/>
  </w:docVars>
  <w:rsids>
    <w:rsidRoot w:val="00F83220"/>
    <w:rsid w:val="00002CC7"/>
    <w:rsid w:val="00040CBB"/>
    <w:rsid w:val="0005199B"/>
    <w:rsid w:val="0005718F"/>
    <w:rsid w:val="000969B3"/>
    <w:rsid w:val="000B78C8"/>
    <w:rsid w:val="0012592D"/>
    <w:rsid w:val="001463B2"/>
    <w:rsid w:val="001503AE"/>
    <w:rsid w:val="001531FA"/>
    <w:rsid w:val="001565F2"/>
    <w:rsid w:val="00163042"/>
    <w:rsid w:val="00163E0A"/>
    <w:rsid w:val="00174A8C"/>
    <w:rsid w:val="001774C5"/>
    <w:rsid w:val="001907CD"/>
    <w:rsid w:val="001A23A4"/>
    <w:rsid w:val="001C4DF5"/>
    <w:rsid w:val="001F62C0"/>
    <w:rsid w:val="00245E02"/>
    <w:rsid w:val="00265E71"/>
    <w:rsid w:val="0028337D"/>
    <w:rsid w:val="002B3679"/>
    <w:rsid w:val="002B61F3"/>
    <w:rsid w:val="002C1BFB"/>
    <w:rsid w:val="002C20A7"/>
    <w:rsid w:val="00317832"/>
    <w:rsid w:val="00353B66"/>
    <w:rsid w:val="00364805"/>
    <w:rsid w:val="00382CA2"/>
    <w:rsid w:val="00387A24"/>
    <w:rsid w:val="003968FE"/>
    <w:rsid w:val="003D7009"/>
    <w:rsid w:val="003E1B82"/>
    <w:rsid w:val="00456604"/>
    <w:rsid w:val="0047310A"/>
    <w:rsid w:val="00473A53"/>
    <w:rsid w:val="004874A8"/>
    <w:rsid w:val="004A2675"/>
    <w:rsid w:val="004A7115"/>
    <w:rsid w:val="004F7139"/>
    <w:rsid w:val="00551A92"/>
    <w:rsid w:val="005525EB"/>
    <w:rsid w:val="00564701"/>
    <w:rsid w:val="0057093C"/>
    <w:rsid w:val="005B116C"/>
    <w:rsid w:val="005C67FE"/>
    <w:rsid w:val="006146ED"/>
    <w:rsid w:val="006650DA"/>
    <w:rsid w:val="00671718"/>
    <w:rsid w:val="006918AC"/>
    <w:rsid w:val="00691EC1"/>
    <w:rsid w:val="00697514"/>
    <w:rsid w:val="006A1750"/>
    <w:rsid w:val="006E4975"/>
    <w:rsid w:val="00706008"/>
    <w:rsid w:val="0073467D"/>
    <w:rsid w:val="0075322B"/>
    <w:rsid w:val="00757324"/>
    <w:rsid w:val="007A638F"/>
    <w:rsid w:val="007C53FB"/>
    <w:rsid w:val="00821DD7"/>
    <w:rsid w:val="00842216"/>
    <w:rsid w:val="008B7D18"/>
    <w:rsid w:val="008F1F97"/>
    <w:rsid w:val="008F4052"/>
    <w:rsid w:val="00907F66"/>
    <w:rsid w:val="009515A1"/>
    <w:rsid w:val="00977000"/>
    <w:rsid w:val="00985A65"/>
    <w:rsid w:val="009C5BC8"/>
    <w:rsid w:val="009D4EB3"/>
    <w:rsid w:val="009F4292"/>
    <w:rsid w:val="00A120D2"/>
    <w:rsid w:val="00A47827"/>
    <w:rsid w:val="00A7474D"/>
    <w:rsid w:val="00AC5973"/>
    <w:rsid w:val="00AC761F"/>
    <w:rsid w:val="00B036FB"/>
    <w:rsid w:val="00B1167B"/>
    <w:rsid w:val="00B13D1B"/>
    <w:rsid w:val="00B427C6"/>
    <w:rsid w:val="00B63180"/>
    <w:rsid w:val="00B818DF"/>
    <w:rsid w:val="00B82A75"/>
    <w:rsid w:val="00B9362A"/>
    <w:rsid w:val="00BA1BAA"/>
    <w:rsid w:val="00BE1D65"/>
    <w:rsid w:val="00C104B2"/>
    <w:rsid w:val="00C768AF"/>
    <w:rsid w:val="00CA604C"/>
    <w:rsid w:val="00CD3FEE"/>
    <w:rsid w:val="00D05A7B"/>
    <w:rsid w:val="00D52117"/>
    <w:rsid w:val="00D66DD4"/>
    <w:rsid w:val="00DB0D39"/>
    <w:rsid w:val="00DC56D0"/>
    <w:rsid w:val="00E07B9D"/>
    <w:rsid w:val="00E14005"/>
    <w:rsid w:val="00E43E7C"/>
    <w:rsid w:val="00E614DD"/>
    <w:rsid w:val="00E627B4"/>
    <w:rsid w:val="00E671FD"/>
    <w:rsid w:val="00EB1A1B"/>
    <w:rsid w:val="00F10C2F"/>
    <w:rsid w:val="00F25006"/>
    <w:rsid w:val="00F83220"/>
    <w:rsid w:val="00F9444C"/>
    <w:rsid w:val="00FE4B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33049B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unhideWhenUsed/>
    <w:qFormat/>
    <w:rsid w:val="00AC761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86597B"/>
    <w:rsid w:val="00883626"/>
    <w:rsid w:val="00D8388C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122</Words>
  <Characters>6398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22T06:48:00Z</dcterms:created>
  <dcterms:modified xsi:type="dcterms:W3CDTF">2020-01-22T06:48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fFFxhifQ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